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bookmarkStart w:id="0" w:name="_GoBack"/>
      <w:bookmarkEnd w:id="0"/>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proofErr w:type="spellStart"/>
      <w:r w:rsidR="00FE3EBF">
        <w:rPr>
          <w:rFonts w:ascii="Arial" w:hAnsi="Arial" w:cs="Arial"/>
        </w:rPr>
        <w:t>occur</w:t>
      </w:r>
      <w:r w:rsidR="0009703D">
        <w:rPr>
          <w:rFonts w:ascii="Arial" w:hAnsi="Arial" w:cs="Arial"/>
        </w:rPr>
        <w:t>r</w:t>
      </w:r>
      <w:r w:rsidR="0006742C">
        <w:rPr>
          <w:rFonts w:ascii="Arial" w:hAnsi="Arial" w:cs="Arial"/>
        </w:rPr>
        <w:t>ed</w:t>
      </w:r>
      <w:r w:rsidR="008B15F3">
        <w:rPr>
          <w:rFonts w:ascii="Arial" w:hAnsi="Arial" w:cs="Arial"/>
        </w:rPr>
        <w:t>occurred</w:t>
      </w:r>
      <w:proofErr w:type="spellEnd"/>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r w:rsidR="00F706A8">
        <w:rPr>
          <w:rFonts w:ascii="Arial" w:hAnsi="Arial" w:cs="Arial"/>
          <w:color w:val="auto"/>
          <w:lang w:eastAsia="en-GB" w:bidi="ar-SA"/>
        </w:rPr>
        <w:t xml:space="preserve">present </w:t>
      </w:r>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w:t>
      </w:r>
      <w:r w:rsidRPr="0039134F">
        <w:rPr>
          <w:rFonts w:ascii="Arial" w:hAnsi="Arial" w:cs="Arial"/>
        </w:rPr>
        <w:lastRenderedPageBreak/>
        <w:t xml:space="preserve">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D338E4"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w:t>
      </w:r>
      <w:r>
        <w:rPr>
          <w:rFonts w:ascii="Arial" w:hAnsi="Arial" w:cs="Arial"/>
        </w:rPr>
        <w:lastRenderedPageBreak/>
        <w:t xml:space="preserve">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w:t>
      </w:r>
      <w:r>
        <w:rPr>
          <w:rFonts w:ascii="Arial" w:hAnsi="Arial" w:cs="Arial"/>
        </w:rPr>
        <w:lastRenderedPageBreak/>
        <w:t xml:space="preserve">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lastRenderedPageBreak/>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w:t>
      </w:r>
      <w:r>
        <w:rPr>
          <w:rFonts w:ascii="Arial" w:hAnsi="Arial" w:cs="Arial"/>
        </w:rPr>
        <w:lastRenderedPageBreak/>
        <w:t>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lastRenderedPageBreak/>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w:t>
      </w:r>
      <w:r>
        <w:rPr>
          <w:rFonts w:ascii="Arial" w:hAnsi="Arial" w:cs="Arial"/>
        </w:rPr>
        <w:lastRenderedPageBreak/>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w:t>
      </w:r>
      <w:r>
        <w:rPr>
          <w:rFonts w:ascii="Arial" w:hAnsi="Arial" w:cs="Arial"/>
        </w:rPr>
        <w:lastRenderedPageBreak/>
        <w:t xml:space="preserve">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7F3F88" w:rsidRPr="007F3F88" w:rsidRDefault="00CA2DD6">
      <w:pPr>
        <w:pStyle w:val="NormalWeb"/>
        <w:ind w:left="480" w:hanging="480"/>
        <w:divId w:val="119597051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7F3F88" w:rsidRPr="007F3F88">
        <w:rPr>
          <w:rFonts w:ascii="Arial" w:hAnsi="Arial" w:cs="Arial"/>
          <w:noProof/>
        </w:rPr>
        <w:t>Allen, C.D., 2009. Climate-induced forest dieback: An escalating global phenomenon? Unasylva 60, 43–49. doi:10.1029/2007EO47000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rton, K., 2014. MuMIn: Multi-model inference.</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tes, D., Maechler, M., Bolker, B., Walker, S., 2014. lme4: Linear mixed-effects models using Eigen and S4. ArXiv.</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llassen, V., Luyssaert, S., 2014. Carbon sequestration: Managing forests in uncertain times. Nature 506, 153–155. doi:10.1038/506153a</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nnett, A., Radford, J., 2003. Know your ecological thresholds. Think. bush 2, 1–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igler, C., Gavin, D.G., Gunning, C., Veblen, T.T., 2007. Drought induces lagged tree mortality in a subalpine forest in the Rocky Mountains. Oikos 116, 1983–1994. doi:10.1111/j.2007.0030-1299.16034.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jornstad, O.N., 2013. ncf: spatial nonparametric covariance functions. Version 1.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oyd, I.L., Freer-Smith, P.H., Gilligan, C. a, Godfray, H.C.J., 2013. The consequence of tree pests and diseases for ecosystem services. Science 342, 1235773. doi:10.1126/science.123577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iske, D.D., Fuhlendorf, S.D., Smeins, F.E., 2006. A Unified Framework for Assessment and Application of Ecological Thresholds. Rangel. Ecol. Manag. 59, 225–236. doi:10.2111/05-115R.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Burnham, K.P., Anderson, D.R., 2002. Model selection and multimodel inference: a practical information-theoretic approach, Ecological Modelling. doi:10.1016/j.ecolmodel.2003.11.00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urnham, K.P., Anderson, D.R., Huyvaert, K.P., 2011. AIC model selection and multimodel inference in behavioral ecology: some background, observations, and comparisons. Behav. Ecol. Sociobiol. 65, 23–3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antarello, E., Newton, A.C., 2008. Identifying cost-effective indicators to assess the conservation status of forested habitats in Natura 2000 sites. For. Ecol. Manage. 256, 815–826. doi:10.1016/j.foreco.2008.05.03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R., Walker, B., Scheffer, M., Chapin, T., Rockström, J., 2010b. Resilience thinking: Integrating resilience, adaptability and transformability. Ecol. Soc. 15. doi:10.1038/nnano.2011.19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restry Commission England, 2015. Phytophthora ramorum [WWW Document]. URL http://www.forestry.gov.uk/forestry/infd-8elbrv (accessed 5.12.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 xml:space="preserve">Groffman, P.M., Baron, J.S., Blett, T., Gold, A.J., Goodman, I., Gunderson, L.H., Levinson, B.M., Palmer, M.A., Paerl, H.W., Peterson, G.D., Poff, N.L., Rejeski, D.W., Reynolds, </w:t>
      </w:r>
      <w:r w:rsidRPr="007F3F88">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ll, M.O., Preston, C.D., Roy, D.B., 2004. PLANTATT - attributes of British and Irish plants: status, size, life history, geography and habitat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rota, M., Holmgren, M., Van Nes, E.H., Scheffer, M., 2011. Global resilience of tropical forest and savanna to critical transitions. Science (80-. ). 334, 232–235. doi:10.1126/science.121065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olling, C.S., 1978. Adaptive environmental assessment and managemen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uggett, A.J., 2005. The concept and utility of “ecological thresholds” in biodiversity conservation. Biol. Conserv. 124, 301–310. doi:10.1016/j.biocon.2005.01.03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enkins, G., Perry, M., Prior, J., Woodworth, P., 2009. UKCIP08: the climate of the United Kingdom and recent trend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ohnson, P.C.D., 2014. Extension of Nakagawa &amp; Schielzeth’s R 2 GLMM to random slopes models. Methods Ecol. Evol. n/a–n/a. doi:10.1111/2041-210X.122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mp, A.S., Hunt, J.M., Pen̈uelas, J., 2006. Rapid climate change-related growth decline at the southern range edge of Fagus sylvatica. Glob. Chang. Biol. 12, 2163–2174. doi:10.1111/j.1365-2486.2006.01250.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2009. Beech decline in Central Europe driven by the interaction between Phytophthora infections and climatic extremes. For. Pathol. 39, 73–94. doi:10.1111/j.1439-0329.2008.00566.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Ma, Z., Peng, C., Zhu, Q., Chen, H., Yu, G., Li, W., Zhou, X., Wang, W., Zhang, W., 2012. Regional drought-induced reduction in the biomass carbon sink of Canada’s boreal forests. Proc. Natl. Acad. Sci. 109, 2423–2427. doi:10.1073/pnas.111157610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anners, J.G., Edwards, P.J., 1986. Death of old beech trees in the New Forest. Proc H F. Club Archaeol Soc 42, 155–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Dowell, N.G., Beerling, D.J., Breshears, D.D., Fisher, R. a, Raffa, K.F., Stitt, M., 2011. The interdependence of mechanisms underlying climate-driven vegetation mortality. Trends Ecol. Evol. 1–10. doi:10.1016/j.tree.2011.06.00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2003. Long-term change and implications for the management of wood-pastures: experience over 40 years from Denny Wood, New Forest. Forestry 76, 19–43. doi:10.1093/forestry/76.1.1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akagawa, S., Schielzeth, H., 2013. A general and simple method for obtaining R 2 from generalized linear mixed-effects models. Methods Ecol. Evol. 4, 133–142. doi:10.1111/j.2041-210x.2012.00261.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2010. Biodiversity in the New Forest.</w:t>
      </w:r>
    </w:p>
    <w:p w:rsidR="007F3F88" w:rsidRPr="00E67430" w:rsidRDefault="007F3F88">
      <w:pPr>
        <w:pStyle w:val="NormalWeb"/>
        <w:ind w:left="480" w:hanging="480"/>
        <w:divId w:val="1195970510"/>
        <w:rPr>
          <w:rFonts w:ascii="Arial" w:hAnsi="Arial" w:cs="Arial"/>
          <w:noProof/>
        </w:rPr>
      </w:pPr>
      <w:r w:rsidRPr="007F3F88">
        <w:rPr>
          <w:rFonts w:ascii="Arial" w:hAnsi="Arial" w:cs="Arial"/>
          <w:noProof/>
        </w:rPr>
        <w:t xml:space="preserve">Newton, A.C., 2011. Social-ecological resilience and biodiversity conservation in a 900-yearold protected area. </w:t>
      </w:r>
      <w:r w:rsidRPr="00E67430">
        <w:rPr>
          <w:rFonts w:ascii="Arial" w:hAnsi="Arial" w:cs="Arial"/>
          <w:noProof/>
        </w:rPr>
        <w:t>Ecol. Soc. 16. doi:http://dx.doi.org/10.5751/ES-04308-160413</w:t>
      </w:r>
    </w:p>
    <w:p w:rsidR="007F3F88" w:rsidRPr="007F3F88" w:rsidRDefault="007F3F88">
      <w:pPr>
        <w:pStyle w:val="NormalWeb"/>
        <w:ind w:left="480" w:hanging="480"/>
        <w:divId w:val="1195970510"/>
        <w:rPr>
          <w:rFonts w:ascii="Arial" w:hAnsi="Arial" w:cs="Arial"/>
          <w:noProof/>
        </w:rPr>
      </w:pPr>
      <w:r w:rsidRPr="00E67430">
        <w:rPr>
          <w:rFonts w:ascii="Arial" w:hAnsi="Arial" w:cs="Arial"/>
          <w:noProof/>
        </w:rPr>
        <w:t xml:space="preserve">Newton, A.C., Cantarello, E., 2015. </w:t>
      </w:r>
      <w:r w:rsidRPr="007F3F88">
        <w:rPr>
          <w:rFonts w:ascii="Arial" w:hAnsi="Arial" w:cs="Arial"/>
          <w:noProof/>
        </w:rPr>
        <w:t>Restoration of forest resilience: an achievable goal? New For. In review.</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Cantarello, E., Tejedor, N., Myers, G., 2013. Dynamics and Conservation Management of a Wooded Landscape under High Herbivore Pressure. Int. J. Biodivers. 2013, 1–15. doi:10.1155/2013/27394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O’Connor, R.S., Hails, R.S., Thomas, J. a., 2014. Accounting for habitat when considering climate: Has the niche of the Adonis blue butterfly changed in the UK? Oecologia 174, 1463–1472. doi:10.1007/s00442-013-285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autasso, M., Aas, G., Queloz, V., Holdenrieder, O., 2013. European ash (Fraxinus excelsior) dieback – A conservation biology challenge. Biol. Conserv. 158, 37–49. doi:10.1016/j.biocon.2012.08.02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8. The role of stress in the mortality of midwestern oaks as indicated by growth prior to death. Ecology 79, 79–93. doi:10.1890/0012-9658(1998)079[0079:TROSIT]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9. The mortality of midwestern overstory oaks as a bioindicator of environmental stress. Ecol. Appl. 9, 1017–1027. doi:10.1890/1051-0761(1999)009[1017:TMOMOO]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ken, G., Mountford, E.P., 1996. Effects of drought on beech in Lady Park Wood, an unmanaged mixed deciduous woodland. Forestry 69, 125–136. doi:10.1093/forestry/69.2.1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son, C.H., 1984. Does a rigorous criterion for environmental identity preclude the existence of multiple stable points? Am. Nat. 127–13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raitis, P., 2013. Multiple Stable States in Natural Ecosystems. Oxford University Pres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ower, S.A., Ashmore, M.R., Ling, K.A., 1995. Recent trends in beech tree health in southern Britain and the influence of soil type. Water, Air, Soil Pollut. 85, 1293–1298. doi:10.1007/BF004771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R Development Core Team, 2011. R: A Language and Environment for Statistical Computing. R Foundation for Statistical Computing, Vienna, Austria.</w:t>
      </w:r>
    </w:p>
    <w:p w:rsidR="007F3F88" w:rsidRPr="00E67430" w:rsidRDefault="007F3F88">
      <w:pPr>
        <w:pStyle w:val="NormalWeb"/>
        <w:ind w:left="480" w:hanging="480"/>
        <w:divId w:val="1195970510"/>
        <w:rPr>
          <w:rFonts w:ascii="Arial" w:hAnsi="Arial" w:cs="Arial"/>
          <w:noProof/>
        </w:rPr>
      </w:pPr>
      <w:r w:rsidRPr="007F3F88">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E67430">
        <w:rPr>
          <w:rFonts w:ascii="Arial" w:hAnsi="Arial" w:cs="Arial"/>
          <w:noProof/>
        </w:rPr>
        <w:t>Bioscience 58, 501. doi:10.1641/B580607</w:t>
      </w:r>
    </w:p>
    <w:p w:rsidR="007F3F88" w:rsidRPr="007F3F88" w:rsidRDefault="007F3F88">
      <w:pPr>
        <w:pStyle w:val="NormalWeb"/>
        <w:ind w:left="480" w:hanging="480"/>
        <w:divId w:val="1195970510"/>
        <w:rPr>
          <w:rFonts w:ascii="Arial" w:hAnsi="Arial" w:cs="Arial"/>
          <w:noProof/>
        </w:rPr>
      </w:pPr>
      <w:r w:rsidRPr="00E67430">
        <w:rPr>
          <w:rFonts w:ascii="Arial" w:hAnsi="Arial" w:cs="Arial"/>
          <w:noProof/>
        </w:rPr>
        <w:t xml:space="preserve">Rietkerk, M., Dekker, S.C., de Ruiter, P.C., van de Koppel, J., 2004. </w:t>
      </w:r>
      <w:r w:rsidRPr="007F3F88">
        <w:rPr>
          <w:rFonts w:ascii="Arial" w:hAnsi="Arial" w:cs="Arial"/>
          <w:noProof/>
        </w:rPr>
        <w:t>Self-organized patchiness and catastrophic shifts in ecosystems. Science 305, 1926–1929. doi:10.1126/science.1101867</w:t>
      </w:r>
    </w:p>
    <w:p w:rsidR="007F3F88" w:rsidRPr="007F3F88" w:rsidRDefault="007F3F88">
      <w:pPr>
        <w:pStyle w:val="NormalWeb"/>
        <w:ind w:left="480" w:hanging="480"/>
        <w:divId w:val="1195970510"/>
        <w:rPr>
          <w:rFonts w:ascii="Arial" w:hAnsi="Arial" w:cs="Arial"/>
          <w:noProof/>
        </w:rPr>
      </w:pPr>
      <w:r w:rsidRPr="00E67430">
        <w:rPr>
          <w:rFonts w:ascii="Arial" w:hAnsi="Arial" w:cs="Arial"/>
          <w:noProof/>
        </w:rPr>
        <w:lastRenderedPageBreak/>
        <w:t xml:space="preserve">Sala, A., Piper, F., Hoch, G., 2010. </w:t>
      </w:r>
      <w:r w:rsidRPr="007F3F88">
        <w:rPr>
          <w:rFonts w:ascii="Arial" w:hAnsi="Arial" w:cs="Arial"/>
          <w:noProof/>
        </w:rPr>
        <w:t>Physiological mechanisms of drought-induced tree mortality are far from being resolved. New Phytol. 186, 274–281. doi:10.1111/j.1469-8137.2009.03167.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effer, M., Carpenter, S., Foley, J.A., Folke, C., Walker, B., 2001. Catastrophic shifts in ecosystems. Nature 413, 591–6. doi:10.1038/35098000</w:t>
      </w:r>
    </w:p>
    <w:p w:rsidR="007F3F88" w:rsidRPr="00E67430" w:rsidRDefault="007F3F88">
      <w:pPr>
        <w:pStyle w:val="NormalWeb"/>
        <w:ind w:left="480" w:hanging="480"/>
        <w:divId w:val="1195970510"/>
        <w:rPr>
          <w:rFonts w:ascii="Arial" w:hAnsi="Arial" w:cs="Arial"/>
          <w:noProof/>
        </w:rPr>
      </w:pPr>
      <w:r w:rsidRPr="007F3F88">
        <w:rPr>
          <w:rFonts w:ascii="Arial" w:hAnsi="Arial" w:cs="Arial"/>
          <w:noProof/>
        </w:rPr>
        <w:t xml:space="preserve">Scheffer, M., Carpenter, S.R., 2003. Catastrophic regime shifts in ecosystems: linking theory to observation. </w:t>
      </w:r>
      <w:r w:rsidRPr="00E67430">
        <w:rPr>
          <w:rFonts w:ascii="Arial" w:hAnsi="Arial" w:cs="Arial"/>
          <w:noProof/>
        </w:rPr>
        <w:t>Trends Ecol. Evol. 18, 648–656. doi:http://dx.doi.org/10.1016/j.tree.2003.09.002</w:t>
      </w:r>
    </w:p>
    <w:p w:rsidR="007F3F88" w:rsidRPr="007F3F88" w:rsidRDefault="007F3F88">
      <w:pPr>
        <w:pStyle w:val="NormalWeb"/>
        <w:ind w:left="480" w:hanging="480"/>
        <w:divId w:val="1195970510"/>
        <w:rPr>
          <w:rFonts w:ascii="Arial" w:hAnsi="Arial" w:cs="Arial"/>
          <w:noProof/>
        </w:rPr>
      </w:pPr>
      <w:r w:rsidRPr="00E67430">
        <w:rPr>
          <w:rFonts w:ascii="Arial" w:hAnsi="Arial" w:cs="Arial"/>
          <w:noProof/>
        </w:rPr>
        <w:t xml:space="preserve">Scheffer, M., Carpenter, S.R., Lenton, T.M., Bascompte, J., Brock, W., Dakos, V., van de Koppel, J., van de Leemput, I. a., Levin, S. a., van Nes, E.H., Pascual, M., Vandermeer, J., 2012. </w:t>
      </w:r>
      <w:r w:rsidRPr="007F3F88">
        <w:rPr>
          <w:rFonts w:ascii="Arial" w:hAnsi="Arial" w:cs="Arial"/>
          <w:noProof/>
        </w:rPr>
        <w:t>Anticipating Critical Transitions. Science (80-. ). 338, 344–348. doi:10.1126/science.122524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taver, a C., Archibald, S., Levin, S. a, 2011. The global extent and determinants of savanna and forest as alternative biome states. Science 334, 230–2. doi:10.1126/science.121046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oms, J.D., Lesperance, M.L., 2003. Piecewise regression: a tool for identifying ecological thresholds. Ecology 84, 2034–2041. doi:10.1890/02-04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ubbs, C.R., 2001. The New Forest: history, ecology and conservation. New Forest Ninth Centenary Trus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Violle, C., Navas, M.-L., Vile, D., Kazakou, E., Fortunel, C., Hummel, I., Garnier, E., 2007. Let the concept of trait be functional! Oikos 116, 882–892. doi:10.1111/j.0030-1299.2007.15559.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lker, B., Holling, C.S., Carpenter, S.R., Kinzig, A., 2004. Resilience, adaptability and transformability in social--ecological systems. Ecol. Soc. 9, 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rton, D.I., Hui, F.K.C., 2011. The arcsine is asinine: The analysis of proportions in ecology. Ecology 92, 3–10. doi:10.1890/10-034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ickham, H., 2009. ggplot2: elegant graphics for data analysis. Springer, New York.</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7F3F88">
      <w:pPr>
        <w:pStyle w:val="NormalWeb"/>
        <w:ind w:left="480" w:hanging="480"/>
        <w:divId w:val="136001163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6"/>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6694" w:rsidRDefault="00776694" w:rsidP="0061737A">
      <w:r>
        <w:separator/>
      </w:r>
    </w:p>
  </w:endnote>
  <w:endnote w:type="continuationSeparator" w:id="0">
    <w:p w:rsidR="00776694" w:rsidRDefault="00776694" w:rsidP="0061737A">
      <w:r>
        <w:continuationSeparator/>
      </w:r>
    </w:p>
  </w:endnote>
  <w:endnote w:type="continuationNotice" w:id="1">
    <w:p w:rsidR="00776694" w:rsidRDefault="007766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8E4" w:rsidRDefault="00D338E4">
    <w:pPr>
      <w:pStyle w:val="Footer"/>
      <w:jc w:val="center"/>
    </w:pPr>
    <w:r>
      <w:fldChar w:fldCharType="begin"/>
    </w:r>
    <w:r>
      <w:instrText xml:space="preserve"> PAGE   \* MERGEFORMAT </w:instrText>
    </w:r>
    <w:r>
      <w:fldChar w:fldCharType="separate"/>
    </w:r>
    <w:r w:rsidR="00E67430">
      <w:rPr>
        <w:noProof/>
      </w:rPr>
      <w:t>1</w:t>
    </w:r>
    <w:r>
      <w:rPr>
        <w:noProof/>
      </w:rPr>
      <w:fldChar w:fldCharType="end"/>
    </w:r>
  </w:p>
  <w:p w:rsidR="00D338E4" w:rsidRDefault="00D338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6694" w:rsidRDefault="00776694" w:rsidP="0061737A">
      <w:r>
        <w:separator/>
      </w:r>
    </w:p>
  </w:footnote>
  <w:footnote w:type="continuationSeparator" w:id="0">
    <w:p w:rsidR="00776694" w:rsidRDefault="00776694" w:rsidP="0061737A">
      <w:r>
        <w:continuationSeparator/>
      </w:r>
    </w:p>
  </w:footnote>
  <w:footnote w:type="continuationNotice" w:id="1">
    <w:p w:rsidR="00776694" w:rsidRDefault="0077669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8E4" w:rsidRDefault="00D338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3D5C"/>
    <w:rsid w:val="000131DA"/>
    <w:rsid w:val="0001358A"/>
    <w:rsid w:val="00014909"/>
    <w:rsid w:val="000172C2"/>
    <w:rsid w:val="000202AB"/>
    <w:rsid w:val="00022C3B"/>
    <w:rsid w:val="000236FF"/>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85C"/>
    <w:rsid w:val="001A5C1E"/>
    <w:rsid w:val="001B3719"/>
    <w:rsid w:val="001C079B"/>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694"/>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7552"/>
    <w:rsid w:val="00810F26"/>
    <w:rsid w:val="0081172E"/>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75DB"/>
    <w:rsid w:val="00B27A35"/>
    <w:rsid w:val="00B3045E"/>
    <w:rsid w:val="00B31A31"/>
    <w:rsid w:val="00B32FDF"/>
    <w:rsid w:val="00B34541"/>
    <w:rsid w:val="00B40FA5"/>
    <w:rsid w:val="00B44F8C"/>
    <w:rsid w:val="00B47C4E"/>
    <w:rsid w:val="00B50CD8"/>
    <w:rsid w:val="00B67C1B"/>
    <w:rsid w:val="00B74FD9"/>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4BF7"/>
    <w:rsid w:val="00BB7991"/>
    <w:rsid w:val="00BC050C"/>
    <w:rsid w:val="00BC2262"/>
    <w:rsid w:val="00BC3B65"/>
    <w:rsid w:val="00BD0EBF"/>
    <w:rsid w:val="00BD7070"/>
    <w:rsid w:val="00BE48F4"/>
    <w:rsid w:val="00BE63B4"/>
    <w:rsid w:val="00BF31B1"/>
    <w:rsid w:val="00BF326D"/>
    <w:rsid w:val="00C00348"/>
    <w:rsid w:val="00C00646"/>
    <w:rsid w:val="00C01964"/>
    <w:rsid w:val="00C0204C"/>
    <w:rsid w:val="00C06899"/>
    <w:rsid w:val="00C12D42"/>
    <w:rsid w:val="00C17D0D"/>
    <w:rsid w:val="00C227B8"/>
    <w:rsid w:val="00C2314D"/>
    <w:rsid w:val="00C24D85"/>
    <w:rsid w:val="00C26D8B"/>
    <w:rsid w:val="00C275F4"/>
    <w:rsid w:val="00C35D8F"/>
    <w:rsid w:val="00C36EAA"/>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41D60-CF32-415C-8438-3406EDADE528}">
  <ds:schemaRefs>
    <ds:schemaRef ds:uri="http://schemas.openxmlformats.org/officeDocument/2006/bibliography"/>
  </ds:schemaRefs>
</ds:datastoreItem>
</file>

<file path=customXml/itemProps2.xml><?xml version="1.0" encoding="utf-8"?>
<ds:datastoreItem xmlns:ds="http://schemas.openxmlformats.org/officeDocument/2006/customXml" ds:itemID="{04FF7179-E180-4035-AF33-687372B4F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2</Pages>
  <Words>53823</Words>
  <Characters>306792</Characters>
  <Application>Microsoft Office Word</Application>
  <DocSecurity>0</DocSecurity>
  <Lines>2556</Lines>
  <Paragraphs>719</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59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5-20T09:25:00Z</dcterms:created>
  <dcterms:modified xsi:type="dcterms:W3CDTF">2015-05-2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